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w:t>
      </w:r>
      <w:r w:rsidR="00E22963">
        <w:rPr>
          <w:color w:val="000000"/>
        </w:rPr>
        <w:lastRenderedPageBreak/>
        <w:t>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r w:rsidR="0094479B" w:rsidRPr="0094479B">
        <w:rPr>
          <w:color w:val="FF0000"/>
        </w:rPr>
        <w:t>Rehabilitation versus Assistance</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w:t>
      </w:r>
      <w:r>
        <w:lastRenderedPageBreak/>
        <w:t xml:space="preserve">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xml:space="preserve">. Further, people who are blind or visually impaired are very good at </w:t>
      </w:r>
      <w:r w:rsidR="00C924CE">
        <w:lastRenderedPageBreak/>
        <w:t>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254504"/>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962F63" w:rsidRPr="00962F63">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962F63" w:rsidRPr="00962F63">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962F63" w:rsidRPr="00962F63">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962F63" w:rsidRPr="00962F63">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962F63" w:rsidRPr="00962F63">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962F63" w:rsidRPr="00962F63">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962F63" w:rsidRPr="00962F63">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962F63" w:rsidRPr="00962F63">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w:t>
      </w:r>
      <w:r>
        <w:lastRenderedPageBreak/>
        <w:t xml:space="preserve">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962F63" w:rsidRPr="00962F63">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962F63" w:rsidRPr="00962F63">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962F63" w:rsidRPr="00962F63">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962F63" w:rsidRPr="00962F63">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962F63" w:rsidRPr="00962F63">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962F63" w:rsidRPr="00962F63">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962F63" w:rsidRPr="00962F63">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962F63" w:rsidRPr="00962F63">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962F63" w:rsidRPr="00962F63">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962F63" w:rsidRPr="00962F63">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962F63" w:rsidRPr="00962F63">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962F63" w:rsidRPr="00962F63">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962F63" w:rsidRPr="00962F63">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962F63" w:rsidRPr="00962F63">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962F63" w:rsidRPr="00962F63">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962F63" w:rsidRPr="00962F63">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962F63" w:rsidRPr="00962F63">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962F63" w:rsidRPr="00962F63">
          <w:rPr>
            <w:rFonts w:cs="Times"/>
          </w:rPr>
          <w:t>[210]</w:t>
        </w:r>
      </w:fldSimple>
      <w:r w:rsidR="000B31F8">
        <w:t xml:space="preserve"> </w:t>
      </w:r>
      <w:fldSimple w:instr=" ADDIN ZOTERO_ITEM {&quot;sort&quot;:true,&quot;citationItems&quot;:[{&quot;uri&quot;:[&quot;http://zotero.org/users/local/cBuE6Qc1/items/SCF24KJX&quot;]}]} ">
        <w:r w:rsidR="00962F63" w:rsidRPr="00962F63">
          <w:rPr>
            <w:rFonts w:cs="Times"/>
          </w:rPr>
          <w:t>[211]</w:t>
        </w:r>
      </w:fldSimple>
      <w:r w:rsidR="000B31F8">
        <w:t xml:space="preserve"> </w:t>
      </w:r>
      <w:fldSimple w:instr=" ADDIN ZOTERO_ITEM {&quot;sort&quot;:true,&quot;citationItems&quot;:[{&quot;uri&quot;:[&quot;http://zotero.org/users/local/cBuE6Qc1/items/3EFX463J&quot;]}]} ">
        <w:r w:rsidR="00962F63" w:rsidRPr="00962F63">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962F63" w:rsidRPr="00962F63">
          <w:rPr>
            <w:rFonts w:cs="Times"/>
          </w:rPr>
          <w:t>[213]</w:t>
        </w:r>
      </w:fldSimple>
      <w:fldSimple w:instr=" ADDIN ZOTERO_ITEM {&quot;sort&quot;:true,&quot;citationItems&quot;:[{&quot;uri&quot;:[&quot;http://zotero.org/users/local/cBuE6Qc1/items/57ETBN54&quot;]}]} ">
        <w:r w:rsidR="00962F63" w:rsidRPr="00962F63">
          <w:rPr>
            <w:rFonts w:cs="Times"/>
          </w:rPr>
          <w:t>[214]</w:t>
        </w:r>
      </w:fldSimple>
      <w:r w:rsidRPr="0018318B">
        <w:t xml:space="preserve">, human postural control </w:t>
      </w:r>
      <w:fldSimple w:instr=" ADDIN ZOTERO_ITEM {&quot;sort&quot;:true,&quot;citationItems&quot;:[{&quot;uri&quot;:[&quot;http://zotero.org/users/local/cBuE6Qc1/items/V2W85ZEC&quot;]}]} ">
        <w:r w:rsidR="00962F63" w:rsidRPr="00962F63">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962F63" w:rsidRPr="00962F63">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962F63" w:rsidRPr="00962F63">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962F63" w:rsidRPr="00962F63">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962F63" w:rsidRPr="00962F63">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962F63" w:rsidRPr="00962F63">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962F63" w:rsidRPr="00962F63">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962F63" w:rsidRPr="00962F63">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Pr="00962F63">
              <w:rPr>
                <w:rFonts w:cs="Times"/>
                <w:b/>
              </w:rPr>
              <w:t>[216]</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Pr="00962F63">
              <w:rPr>
                <w:rFonts w:cs="Times"/>
                <w:b/>
              </w:rPr>
              <w:t>[217]</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Pr="00962F63">
              <w:rPr>
                <w:rFonts w:cs="Times"/>
                <w:b/>
              </w:rPr>
              <w:t>[211]</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Pr="00962F63">
              <w:rPr>
                <w:rFonts w:cs="Times"/>
                <w:b/>
              </w:rPr>
              <w:t>[218]</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Pr="00962F63">
              <w:rPr>
                <w:rFonts w:cs="Times"/>
                <w:b/>
              </w:rPr>
              <w:t>[219]</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Pr="00962F63">
              <w:rPr>
                <w:rFonts w:cs="Times"/>
                <w:b/>
              </w:rPr>
              <w:t>[220]</w:t>
            </w:r>
            <w:r w:rsidRPr="00962F63">
              <w:rPr>
                <w:b/>
              </w:rPr>
              <w:fldChar w:fldCharType="end"/>
            </w:r>
          </w:p>
        </w:tc>
        <w:tc>
          <w:tcPr>
            <w:tcW w:w="1197" w:type="dxa"/>
          </w:tcPr>
          <w:p w:rsidR="00962F63" w:rsidRPr="00962F63" w:rsidRDefault="00962F63" w:rsidP="00180FE0">
            <w:pP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Pr="00962F63">
              <w:rPr>
                <w:rFonts w:cs="Times"/>
                <w:b/>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tc>
        <w:tc>
          <w:tcPr>
            <w:tcW w:w="1197" w:type="dxa"/>
          </w:tcPr>
          <w:p w:rsidR="00962F63" w:rsidRDefault="00962F63" w:rsidP="00180FE0"/>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180FE0"/>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c>
          <w:tcPr>
            <w:tcW w:w="1197" w:type="dxa"/>
          </w:tcPr>
          <w:p w:rsidR="00962F63" w:rsidRDefault="00962F63" w:rsidP="00180FE0">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Pr="006C186F" w:rsidRDefault="006C186F"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962F63"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962F63">
        <w:rPr>
          <w:rFonts w:ascii="Times New Roman" w:hAnsi="Times New Roman" w:cs="Times New Roman"/>
          <w:szCs w:val="24"/>
        </w:rPr>
        <w:t>[1]</w:t>
      </w:r>
      <w:r w:rsidR="00962F63">
        <w:rPr>
          <w:rFonts w:ascii="Times New Roman" w:hAnsi="Times New Roman" w:cs="Times New Roman"/>
          <w:szCs w:val="24"/>
        </w:rPr>
        <w:tab/>
        <w:t xml:space="preserve">A. Perret-Clermont, C. Pontecorvo, L.B. Resnick, T. Zittoun, and B. Burge, </w:t>
      </w:r>
      <w:r w:rsidR="00962F63">
        <w:rPr>
          <w:rFonts w:ascii="Times New Roman" w:hAnsi="Times New Roman" w:cs="Times New Roman"/>
          <w:i/>
          <w:iCs/>
          <w:szCs w:val="24"/>
        </w:rPr>
        <w:t>Joining Society: Social Interaction and Learning in Adolescence and Youth</w:t>
      </w:r>
      <w:r w:rsidR="00962F63">
        <w:rPr>
          <w:rFonts w:ascii="Times New Roman" w:hAnsi="Times New Roman" w:cs="Times New Roman"/>
          <w:szCs w:val="24"/>
        </w:rPr>
        <w:t>, Cambridge University Pres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0BF2" w:rsidRDefault="002D0BF2" w:rsidP="00125433">
      <w:r>
        <w:separator/>
      </w:r>
    </w:p>
  </w:endnote>
  <w:endnote w:type="continuationSeparator" w:id="0">
    <w:p w:rsidR="002D0BF2" w:rsidRDefault="002D0BF2"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0BF2" w:rsidRDefault="002D0BF2" w:rsidP="00125433">
      <w:r>
        <w:separator/>
      </w:r>
    </w:p>
  </w:footnote>
  <w:footnote w:type="continuationSeparator" w:id="0">
    <w:p w:rsidR="002D0BF2" w:rsidRDefault="002D0BF2" w:rsidP="00125433">
      <w:r>
        <w:continuationSeparator/>
      </w:r>
    </w:p>
  </w:footnote>
  <w:footnote w:id="1">
    <w:p w:rsidR="006C186F" w:rsidRDefault="006C186F">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C186F" w:rsidRDefault="006C186F">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F4C8C"/>
    <w:rsid w:val="00215B8E"/>
    <w:rsid w:val="00215F80"/>
    <w:rsid w:val="00254504"/>
    <w:rsid w:val="00254B97"/>
    <w:rsid w:val="0028098B"/>
    <w:rsid w:val="002853C2"/>
    <w:rsid w:val="002A5FD8"/>
    <w:rsid w:val="002B02C6"/>
    <w:rsid w:val="002C148C"/>
    <w:rsid w:val="002D0BF2"/>
    <w:rsid w:val="002E3C61"/>
    <w:rsid w:val="002E7F00"/>
    <w:rsid w:val="002F2193"/>
    <w:rsid w:val="00305326"/>
    <w:rsid w:val="00320445"/>
    <w:rsid w:val="00320BBD"/>
    <w:rsid w:val="00352DE8"/>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345"/>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426FA"/>
    <w:rsid w:val="00755869"/>
    <w:rsid w:val="00773295"/>
    <w:rsid w:val="00783AE6"/>
    <w:rsid w:val="007950E9"/>
    <w:rsid w:val="007A7E60"/>
    <w:rsid w:val="007F29D5"/>
    <w:rsid w:val="007F340B"/>
    <w:rsid w:val="008039DD"/>
    <w:rsid w:val="00804015"/>
    <w:rsid w:val="00824851"/>
    <w:rsid w:val="008430B8"/>
    <w:rsid w:val="008809F6"/>
    <w:rsid w:val="00894F32"/>
    <w:rsid w:val="008C480B"/>
    <w:rsid w:val="008C65DE"/>
    <w:rsid w:val="008E7BFF"/>
    <w:rsid w:val="00922269"/>
    <w:rsid w:val="00933784"/>
    <w:rsid w:val="0093705E"/>
    <w:rsid w:val="009419C6"/>
    <w:rsid w:val="0094479B"/>
    <w:rsid w:val="009544F9"/>
    <w:rsid w:val="00962F63"/>
    <w:rsid w:val="00986A09"/>
    <w:rsid w:val="009976A0"/>
    <w:rsid w:val="009A1DCA"/>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503BB"/>
    <w:rsid w:val="00B534E4"/>
    <w:rsid w:val="00B85972"/>
    <w:rsid w:val="00B90341"/>
    <w:rsid w:val="00BB156A"/>
    <w:rsid w:val="00BB2AE9"/>
    <w:rsid w:val="00BB524F"/>
    <w:rsid w:val="00BC6AB0"/>
    <w:rsid w:val="00BD4AB3"/>
    <w:rsid w:val="00BE6FEB"/>
    <w:rsid w:val="00BF1F1B"/>
    <w:rsid w:val="00C22B29"/>
    <w:rsid w:val="00C36B8E"/>
    <w:rsid w:val="00C37044"/>
    <w:rsid w:val="00C45801"/>
    <w:rsid w:val="00C468A8"/>
    <w:rsid w:val="00C56D65"/>
    <w:rsid w:val="00C72ECA"/>
    <w:rsid w:val="00C869FF"/>
    <w:rsid w:val="00C924CE"/>
    <w:rsid w:val="00C92A74"/>
    <w:rsid w:val="00CB3487"/>
    <w:rsid w:val="00CB7D5A"/>
    <w:rsid w:val="00CD2869"/>
    <w:rsid w:val="00CD2A7C"/>
    <w:rsid w:val="00D141E3"/>
    <w:rsid w:val="00D416D8"/>
    <w:rsid w:val="00D43F1A"/>
    <w:rsid w:val="00D53F09"/>
    <w:rsid w:val="00D65AFD"/>
    <w:rsid w:val="00D65F7B"/>
    <w:rsid w:val="00D6603C"/>
    <w:rsid w:val="00D76381"/>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343D"/>
    <w:rsid w:val="00EC1183"/>
    <w:rsid w:val="00F30F91"/>
    <w:rsid w:val="00F3234D"/>
    <w:rsid w:val="00F36407"/>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BC797-5B0D-4A88-9733-E69DC9575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39</Pages>
  <Words>20672</Words>
  <Characters>11783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38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71</cp:revision>
  <cp:lastPrinted>2009-11-17T19:11:00Z</cp:lastPrinted>
  <dcterms:created xsi:type="dcterms:W3CDTF">2009-11-14T01:18:00Z</dcterms:created>
  <dcterms:modified xsi:type="dcterms:W3CDTF">2009-11-18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